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BC13EC" w:rsidRDefault="00CB6EB0">
      <w:pPr>
        <w:jc w:val="center"/>
        <w:rPr>
          <w:b/>
        </w:rPr>
      </w:pPr>
      <w:r w:rsidRPr="00BC13EC">
        <w:rPr>
          <w:b/>
        </w:rPr>
        <w:t>Discussion 4</w:t>
      </w:r>
    </w:p>
    <w:p w:rsidR="002A2A03" w:rsidRDefault="00CB6EB0">
      <w:pPr>
        <w:jc w:val="center"/>
      </w:pPr>
      <w:r>
        <w:t>Your Name  (First M. Last)</w:t>
      </w:r>
    </w:p>
    <w:p w:rsidR="002A2A03" w:rsidRDefault="00CB6EB0">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CB6EB0" w:rsidP="00142685">
      <w:pPr>
        <w:ind w:firstLine="0"/>
      </w:pPr>
      <w:r>
        <w:t xml:space="preserve"> </w:t>
      </w:r>
    </w:p>
    <w:p w:rsidR="00AC36D2" w:rsidRPr="00B618A5" w:rsidRDefault="00CB6EB0" w:rsidP="00B618A5">
      <w:pPr>
        <w:pStyle w:val="Title"/>
        <w:rPr>
          <w:rFonts w:cs="Times New Roman"/>
          <w:b/>
          <w:bCs w:val="0"/>
          <w:kern w:val="0"/>
          <w:szCs w:val="24"/>
        </w:rPr>
      </w:pPr>
      <w:r w:rsidRPr="00BC13EC">
        <w:rPr>
          <w:rFonts w:cs="Times New Roman"/>
          <w:b/>
          <w:bCs w:val="0"/>
          <w:kern w:val="0"/>
          <w:szCs w:val="24"/>
        </w:rPr>
        <w:lastRenderedPageBreak/>
        <w:t>Discussion 4</w:t>
      </w:r>
    </w:p>
    <w:p w:rsidR="00B618A5" w:rsidRDefault="00CB6EB0" w:rsidP="001E6826">
      <w:pPr>
        <w:ind w:firstLine="0"/>
        <w:jc w:val="both"/>
      </w:pPr>
      <w:r>
        <w:t xml:space="preserve">                 Conducting research is essential in any field of academic</w:t>
      </w:r>
      <w:r w:rsidR="00132F58">
        <w:t xml:space="preserve">s and different methods are </w:t>
      </w:r>
      <w:r w:rsidR="00397AA7">
        <w:t>utilized</w:t>
      </w:r>
      <w:r w:rsidR="00132F58">
        <w:t xml:space="preserve"> to conduct research. Two basic types of researches </w:t>
      </w:r>
      <w:r w:rsidR="00397AA7">
        <w:t xml:space="preserve">methodologies are qualitative </w:t>
      </w:r>
      <w:r w:rsidR="00132F58">
        <w:t xml:space="preserve">and quantitative. Each of these researches ensure that all the relevant aspects of the topic are </w:t>
      </w:r>
      <w:r w:rsidR="00397AA7">
        <w:t>explored comprehensively</w:t>
      </w:r>
      <w:r w:rsidR="00132F58">
        <w:t xml:space="preserve">. </w:t>
      </w:r>
      <w:r w:rsidR="00E1255B">
        <w:t>Depending</w:t>
      </w:r>
      <w:r w:rsidR="005E3171">
        <w:t xml:space="preserve"> upon the research requirements the research method is selected. </w:t>
      </w:r>
    </w:p>
    <w:p w:rsidR="005E3171" w:rsidRDefault="00CB6EB0" w:rsidP="001E6826">
      <w:pPr>
        <w:ind w:firstLine="0"/>
        <w:jc w:val="both"/>
      </w:pPr>
      <w:r>
        <w:t xml:space="preserve">         </w:t>
      </w:r>
      <w:r w:rsidR="001E6826">
        <w:t xml:space="preserve">        </w:t>
      </w:r>
      <w:r>
        <w:t xml:space="preserve">Qualitative research is a comprehensive </w:t>
      </w:r>
      <w:r w:rsidR="007843C4">
        <w:t>broader</w:t>
      </w:r>
      <w:r w:rsidR="003B6018">
        <w:t xml:space="preserve"> term that is used to describe various forms of research methodologies. Qualitative research is done to develop </w:t>
      </w:r>
      <w:r w:rsidR="007B4CBB">
        <w:t xml:space="preserve">a deep understanding </w:t>
      </w:r>
      <w:r w:rsidR="00B34EE3">
        <w:t>of any phenomena. It i</w:t>
      </w:r>
      <w:r w:rsidR="007B4CBB">
        <w:t xml:space="preserve">s </w:t>
      </w:r>
      <w:r w:rsidR="000436C8">
        <w:t>used</w:t>
      </w:r>
      <w:r w:rsidR="007B4CBB">
        <w:t xml:space="preserve"> by the qualified </w:t>
      </w:r>
      <w:r w:rsidR="00B34EE3">
        <w:t>scholars to find the answer</w:t>
      </w:r>
      <w:r w:rsidR="002C4704">
        <w:t>s</w:t>
      </w:r>
      <w:r w:rsidR="00B34EE3">
        <w:t xml:space="preserve"> to discovery-oriented research questions</w:t>
      </w:r>
      <w:r w:rsidR="002C4704">
        <w:fldChar w:fldCharType="begin"/>
      </w:r>
      <w:r w:rsidR="002C4704">
        <w:instrText xml:space="preserve"> ADDIN ZOTERO_ITEM CSL_CITATION {"citationID":"tq9DJZ5B","properties":{"formattedCitation":"(\\uc0\\u8220{}Textbooks.com: Nursing Research,\\uc0\\u8221{} n.d.)","plainCitation":"(“Textbooks.com: Nursing Research,” n.d.)","noteIndex":0},"citationItems":[{"id":1879,"uris":["http://zotero.org/users/local/KZl8ZL3A/items/ZKHAXGYL"],"uri":["http://zotero.org/users/local/KZl8ZL3A/items/ZKHAXGYL"],"itemData":{"id":1879,"type":"webpage","title":"Textbooks.com: Nursing Research","URL":"https://bookshelf.textbooks.com/#/books/9780323431316/cfi/6/38!/4/2/8/2/14/2@0:32.7","accessed":{"date-parts":[["2019",4,17]]}}}],"schema":"https://github.com/citation-style-language/schema/raw/master/csl-citation.json"} </w:instrText>
      </w:r>
      <w:r w:rsidR="002C4704">
        <w:fldChar w:fldCharType="separate"/>
      </w:r>
      <w:r w:rsidR="002C4704" w:rsidRPr="002C4704">
        <w:t>(“Textbooks.com: Nursing Research,” n.d.)</w:t>
      </w:r>
      <w:r w:rsidR="002C4704">
        <w:fldChar w:fldCharType="end"/>
      </w:r>
      <w:r w:rsidR="00B34EE3">
        <w:t xml:space="preserve">. </w:t>
      </w:r>
      <w:r w:rsidR="000436C8">
        <w:t xml:space="preserve">It helps in formulating the causes and </w:t>
      </w:r>
      <w:r w:rsidR="008A454B">
        <w:t>the</w:t>
      </w:r>
      <w:r w:rsidR="000436C8">
        <w:t xml:space="preserve"> reasons behind the “whys” of the research topic. It is descriptive and inductive in nature</w:t>
      </w:r>
      <w:r w:rsidR="008A454B">
        <w:t xml:space="preserve">. Whereas </w:t>
      </w:r>
      <w:r w:rsidR="00964649">
        <w:t>q</w:t>
      </w:r>
      <w:r w:rsidR="008A454B">
        <w:t>uantitative</w:t>
      </w:r>
      <w:r w:rsidR="00964649">
        <w:t xml:space="preserve"> research method tries to figure out the numeric side of the research. It is concerned with the </w:t>
      </w:r>
      <w:r w:rsidR="00B70C1F">
        <w:t>finding the stats,</w:t>
      </w:r>
      <w:r w:rsidR="001559B4">
        <w:t xml:space="preserve"> facts and figures regarding the research subject. </w:t>
      </w:r>
    </w:p>
    <w:p w:rsidR="002E5D2F" w:rsidRDefault="00CB6EB0" w:rsidP="001E6826">
      <w:pPr>
        <w:ind w:firstLine="0"/>
        <w:jc w:val="both"/>
      </w:pPr>
      <w:r>
        <w:t xml:space="preserve">                </w:t>
      </w:r>
      <w:r w:rsidR="00F07371">
        <w:t xml:space="preserve">Both of these approaches have certain advantages and shortcomings. </w:t>
      </w:r>
      <w:r w:rsidR="004D0C57">
        <w:t xml:space="preserve">Due to which often researchers use both methodologies in research. Quantitative research </w:t>
      </w:r>
      <w:r w:rsidR="00CC7F78">
        <w:t>selects the representative of the population to determine its size before the actual research. The extensive a</w:t>
      </w:r>
      <w:r w:rsidR="00222F9A">
        <w:t>pproach is used to collect data. Questionnaires and measurements devices are used to calculate the unbiased data of the population. It generates a numerical summary at the en</w:t>
      </w:r>
      <w:r w:rsidR="009C08D2">
        <w:t>d of the research. This numerical summary is important in making comparisons</w:t>
      </w:r>
      <w:r>
        <w:t xml:space="preserve"> about the data according to different timelines. This type of </w:t>
      </w:r>
      <w:r>
        <w:t>method is really important in making useful decisions.</w:t>
      </w:r>
      <w:r w:rsidR="006B1E12">
        <w:t xml:space="preserve"> Its scope of research is wide and can take into account huge masses of populations for data collection.</w:t>
      </w:r>
      <w:r>
        <w:t xml:space="preserve"> The </w:t>
      </w:r>
      <w:r w:rsidR="005A5786">
        <w:t>only</w:t>
      </w:r>
      <w:r>
        <w:t xml:space="preserve"> </w:t>
      </w:r>
      <w:r w:rsidR="005A5786">
        <w:t>disadvantage</w:t>
      </w:r>
      <w:r w:rsidR="00EC4821">
        <w:t xml:space="preserve"> in this methodology</w:t>
      </w:r>
      <w:r>
        <w:t xml:space="preserve"> is that it lacks any </w:t>
      </w:r>
      <w:r w:rsidR="005A5786">
        <w:t xml:space="preserve">descriptive information about the numeric data. </w:t>
      </w:r>
    </w:p>
    <w:p w:rsidR="002C4704" w:rsidRDefault="00CB6EB0" w:rsidP="001E6826">
      <w:pPr>
        <w:pStyle w:val="Bibliography"/>
        <w:ind w:left="0" w:firstLine="0"/>
        <w:jc w:val="both"/>
      </w:pPr>
      <w:r>
        <w:t xml:space="preserve">    </w:t>
      </w:r>
      <w:r w:rsidR="001E6826">
        <w:t xml:space="preserve">        </w:t>
      </w:r>
      <w:r>
        <w:t xml:space="preserve"> </w:t>
      </w:r>
      <w:r w:rsidR="00084ACA">
        <w:t xml:space="preserve">  </w:t>
      </w:r>
      <w:r>
        <w:t>Qualitative research</w:t>
      </w:r>
      <w:r w:rsidR="000758AB">
        <w:t xml:space="preserve"> collects data on a saturated basis. It utilizes the intensive approaches of resources utilization. </w:t>
      </w:r>
      <w:r w:rsidR="00BF0249">
        <w:t xml:space="preserve">Research is biased in terms of the methods it uses for research. It generates </w:t>
      </w:r>
      <w:r w:rsidR="00BF0249">
        <w:lastRenderedPageBreak/>
        <w:t xml:space="preserve">narrative descriptive summary at the end that helps to increase knowledge about the subject. </w:t>
      </w:r>
      <w:r w:rsidR="008D5DE1">
        <w:t xml:space="preserve">The only disadvantage it has is that it </w:t>
      </w:r>
      <w:r w:rsidR="002432D0">
        <w:t>doesn’t</w:t>
      </w:r>
      <w:r w:rsidR="008D5DE1">
        <w:t xml:space="preserve"> provide any numeric data to support the descriptive knowledge</w:t>
      </w:r>
      <w:r w:rsidR="00EC4821">
        <w:t xml:space="preserve">, also it can take into </w:t>
      </w:r>
      <w:r w:rsidR="0019670F">
        <w:t>account a</w:t>
      </w:r>
      <w:r w:rsidR="00EC4821">
        <w:t xml:space="preserve"> small </w:t>
      </w:r>
      <w:r w:rsidR="0019670F">
        <w:t>size of population for data generation</w:t>
      </w:r>
      <w:r w:rsidR="002432D0">
        <w:fldChar w:fldCharType="begin"/>
      </w:r>
      <w:r w:rsidR="002432D0">
        <w:instrText xml:space="preserve"> ADDIN ZOTERO_ITEM CSL_CITATION {"citationID":"bKyqsNEu","properties":{"formattedCitation":"(Gill, Stewart, Treasure, &amp; Chadwick, 2008)","plainCitation":"(Gill, Stewart, Treasure, &amp; Chadwick, 2008)","noteIndex":0},"citationItems":[{"id":1881,"uris":["http://zotero.org/users/local/KZl8ZL3A/items/6JQ8PJDR"],"uri":["http://zotero.org/users/local/KZl8ZL3A/items/6JQ8PJDR"],"itemData":{"id":1881,"type":"article-journal","title":"Methods of data collection in qualitative research: interviews and focus groups","container-title":"British Dental Journal","page":"291-295","volume":"204","issue":"6","source":"www.nature.com","abstract":"This paper explores the most common methods of data collection used in qualitative research: interviews and focus groups. The paper examines each method in detail, focusing on how they work in practice, when their use is appropriate and what they can offer dentistry. Examples of empirical studies that have used interviews or focus groups are also provided.","DOI":"10.1038/bdj.2008.192","ISSN":"1476-5373","shortTitle":"Methods of data collection in qualitative research","language":"en","author":[{"family":"Gill","given":"P."},{"family":"Stewart","given":"K."},{"family":"Treasure","given":"E."},{"family":"Chadwick","given":"B."}],"issued":{"date-parts":[["2008",3]]}}}],"schema":"https://github.com/citation-style-language/schema/raw/master/csl-citation.json"} </w:instrText>
      </w:r>
      <w:r w:rsidR="002432D0">
        <w:fldChar w:fldCharType="separate"/>
      </w:r>
      <w:r w:rsidR="002432D0" w:rsidRPr="002432D0">
        <w:t>(Gill, Stewart, Treasure, &amp; Chadwick, 2008)</w:t>
      </w:r>
      <w:r w:rsidR="002432D0">
        <w:fldChar w:fldCharType="end"/>
      </w:r>
      <w:r w:rsidR="0019670F">
        <w:t>.</w:t>
      </w:r>
    </w:p>
    <w:p w:rsidR="002C4704" w:rsidRDefault="002C4704" w:rsidP="001E6826">
      <w:pPr>
        <w:ind w:firstLine="0"/>
        <w:jc w:val="both"/>
      </w:pPr>
    </w:p>
    <w:p w:rsidR="002C4704" w:rsidRDefault="002C4704" w:rsidP="001E6826">
      <w:pPr>
        <w:ind w:firstLine="0"/>
        <w:jc w:val="both"/>
      </w:pPr>
    </w:p>
    <w:p w:rsidR="002C4704" w:rsidRDefault="002C4704" w:rsidP="005E3171">
      <w:pPr>
        <w:ind w:firstLine="0"/>
      </w:pPr>
    </w:p>
    <w:p w:rsidR="002C4704" w:rsidRDefault="002C4704" w:rsidP="005E3171">
      <w:pPr>
        <w:ind w:firstLine="0"/>
      </w:pPr>
    </w:p>
    <w:p w:rsidR="002C4704" w:rsidRDefault="002C4704" w:rsidP="005E3171">
      <w:pPr>
        <w:ind w:firstLine="0"/>
      </w:pPr>
    </w:p>
    <w:p w:rsidR="002C4704" w:rsidRDefault="002C4704" w:rsidP="005E3171">
      <w:pPr>
        <w:ind w:firstLine="0"/>
      </w:pPr>
    </w:p>
    <w:p w:rsidR="002C4704" w:rsidRDefault="002C4704" w:rsidP="005E3171">
      <w:pPr>
        <w:ind w:firstLine="0"/>
      </w:pPr>
    </w:p>
    <w:p w:rsidR="002C4704" w:rsidRDefault="002C4704" w:rsidP="005E3171">
      <w:pPr>
        <w:ind w:firstLine="0"/>
      </w:pPr>
    </w:p>
    <w:p w:rsidR="002C4704" w:rsidRDefault="002C4704"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084ACA" w:rsidRDefault="00084ACA" w:rsidP="005E3171">
      <w:pPr>
        <w:ind w:firstLine="0"/>
      </w:pPr>
    </w:p>
    <w:p w:rsidR="002C4704" w:rsidRDefault="00CB6EB0" w:rsidP="002C4704">
      <w:pPr>
        <w:ind w:firstLine="0"/>
        <w:jc w:val="center"/>
        <w:rPr>
          <w:b/>
        </w:rPr>
      </w:pPr>
      <w:r w:rsidRPr="002C4704">
        <w:rPr>
          <w:b/>
        </w:rPr>
        <w:lastRenderedPageBreak/>
        <w:t>References</w:t>
      </w:r>
    </w:p>
    <w:p w:rsidR="002432D0" w:rsidRPr="002432D0" w:rsidRDefault="00CB6EB0" w:rsidP="002432D0">
      <w:pPr>
        <w:pStyle w:val="Bibliography"/>
      </w:pPr>
      <w:r>
        <w:rPr>
          <w:b/>
        </w:rPr>
        <w:fldChar w:fldCharType="begin"/>
      </w:r>
      <w:r>
        <w:rPr>
          <w:b/>
        </w:rPr>
        <w:instrText xml:space="preserve"> ADDIN ZOTERO_BIBL {"uncited":[],"omitted":[],"custom":[]} CSL_BIBLIOGRAPHY </w:instrText>
      </w:r>
      <w:r>
        <w:rPr>
          <w:b/>
        </w:rPr>
        <w:fldChar w:fldCharType="separate"/>
      </w:r>
      <w:r w:rsidRPr="002432D0">
        <w:t xml:space="preserve">Gill, P., Stewart, K., Treasure, E., &amp; Chadwick, B. (2008). Methods of data collection in qualitative research: interviews and focus groups. </w:t>
      </w:r>
      <w:r w:rsidRPr="002432D0">
        <w:rPr>
          <w:i/>
          <w:iCs/>
        </w:rPr>
        <w:t>British Dental Journal</w:t>
      </w:r>
      <w:r w:rsidRPr="002432D0">
        <w:t xml:space="preserve">, </w:t>
      </w:r>
      <w:r w:rsidRPr="002432D0">
        <w:rPr>
          <w:i/>
          <w:iCs/>
        </w:rPr>
        <w:t>204</w:t>
      </w:r>
      <w:r w:rsidRPr="002432D0">
        <w:t>(6), 291–295</w:t>
      </w:r>
      <w:r w:rsidRPr="002432D0">
        <w:t>. https://doi.org/10.1038/bdj.2008.192</w:t>
      </w:r>
    </w:p>
    <w:p w:rsidR="002432D0" w:rsidRPr="002432D0" w:rsidRDefault="00CB6EB0" w:rsidP="002432D0">
      <w:pPr>
        <w:pStyle w:val="Bibliography"/>
      </w:pPr>
      <w:r w:rsidRPr="002432D0">
        <w:t>Textbooks.com: Nursing Research. (n.d.). Retrieved April 17, 2019, from https://bookshelf.textbooks.com/#/books/9780323431316/cfi/6/38!/4/2/8/2/14/2@0:32.7</w:t>
      </w:r>
    </w:p>
    <w:p w:rsidR="002C4704" w:rsidRPr="002C4704" w:rsidRDefault="00CB6EB0" w:rsidP="002C4704">
      <w:pPr>
        <w:ind w:firstLine="0"/>
        <w:rPr>
          <w:b/>
        </w:rPr>
      </w:pPr>
      <w:r>
        <w:rPr>
          <w:b/>
        </w:rPr>
        <w:fldChar w:fldCharType="end"/>
      </w:r>
    </w:p>
    <w:sectPr w:rsidR="002C4704" w:rsidRPr="002C470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6EB0" w:rsidRDefault="00CB6EB0">
      <w:pPr>
        <w:spacing w:line="240" w:lineRule="auto"/>
      </w:pPr>
      <w:r>
        <w:separator/>
      </w:r>
    </w:p>
  </w:endnote>
  <w:endnote w:type="continuationSeparator" w:id="0">
    <w:p w:rsidR="00CB6EB0" w:rsidRDefault="00CB6E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6EB0" w:rsidRDefault="00CB6EB0">
      <w:pPr>
        <w:spacing w:line="240" w:lineRule="auto"/>
      </w:pPr>
      <w:r>
        <w:separator/>
      </w:r>
    </w:p>
  </w:footnote>
  <w:footnote w:type="continuationSeparator" w:id="0">
    <w:p w:rsidR="00CB6EB0" w:rsidRDefault="00CB6E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B6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B6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2290">
      <w:rPr>
        <w:rStyle w:val="PageNumber"/>
        <w:noProof/>
      </w:rPr>
      <w:t>3</w:t>
    </w:r>
    <w:r>
      <w:rPr>
        <w:rStyle w:val="PageNumber"/>
      </w:rPr>
      <w:fldChar w:fldCharType="end"/>
    </w:r>
  </w:p>
  <w:p w:rsidR="002A2A03" w:rsidRDefault="00CB6EB0">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B6E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2290">
      <w:rPr>
        <w:rStyle w:val="PageNumber"/>
        <w:noProof/>
      </w:rPr>
      <w:t>1</w:t>
    </w:r>
    <w:r>
      <w:rPr>
        <w:rStyle w:val="PageNumber"/>
      </w:rPr>
      <w:fldChar w:fldCharType="end"/>
    </w:r>
  </w:p>
  <w:p w:rsidR="002A2A03" w:rsidRDefault="00CB6EB0">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436C8"/>
    <w:rsid w:val="000758AB"/>
    <w:rsid w:val="00084ACA"/>
    <w:rsid w:val="000B0A32"/>
    <w:rsid w:val="000F4778"/>
    <w:rsid w:val="00105F10"/>
    <w:rsid w:val="00132F58"/>
    <w:rsid w:val="00142685"/>
    <w:rsid w:val="001559B4"/>
    <w:rsid w:val="0019670F"/>
    <w:rsid w:val="001A0A79"/>
    <w:rsid w:val="001E6826"/>
    <w:rsid w:val="001F3549"/>
    <w:rsid w:val="00222F9A"/>
    <w:rsid w:val="002432D0"/>
    <w:rsid w:val="00285C01"/>
    <w:rsid w:val="002A2A03"/>
    <w:rsid w:val="002C4704"/>
    <w:rsid w:val="002D2DDF"/>
    <w:rsid w:val="002E5D2F"/>
    <w:rsid w:val="00300E9F"/>
    <w:rsid w:val="00351E3D"/>
    <w:rsid w:val="00366BB8"/>
    <w:rsid w:val="00397AA7"/>
    <w:rsid w:val="003B6018"/>
    <w:rsid w:val="003B6118"/>
    <w:rsid w:val="004D0C57"/>
    <w:rsid w:val="00573DB2"/>
    <w:rsid w:val="00582647"/>
    <w:rsid w:val="005A5786"/>
    <w:rsid w:val="005E3171"/>
    <w:rsid w:val="00616C6F"/>
    <w:rsid w:val="006939B3"/>
    <w:rsid w:val="006957AB"/>
    <w:rsid w:val="006A6D5F"/>
    <w:rsid w:val="006B1E12"/>
    <w:rsid w:val="007435A1"/>
    <w:rsid w:val="007843C4"/>
    <w:rsid w:val="007B4CBB"/>
    <w:rsid w:val="00883BA8"/>
    <w:rsid w:val="008A454B"/>
    <w:rsid w:val="008D5DE1"/>
    <w:rsid w:val="00934FDC"/>
    <w:rsid w:val="00955724"/>
    <w:rsid w:val="00964649"/>
    <w:rsid w:val="009C08D2"/>
    <w:rsid w:val="00AB3FD1"/>
    <w:rsid w:val="00AC36D2"/>
    <w:rsid w:val="00AF6065"/>
    <w:rsid w:val="00B34EE3"/>
    <w:rsid w:val="00B618A5"/>
    <w:rsid w:val="00B70C1F"/>
    <w:rsid w:val="00BC13EC"/>
    <w:rsid w:val="00BF0249"/>
    <w:rsid w:val="00BF2290"/>
    <w:rsid w:val="00C67138"/>
    <w:rsid w:val="00CB6EB0"/>
    <w:rsid w:val="00CC7F78"/>
    <w:rsid w:val="00CF29F0"/>
    <w:rsid w:val="00D375F9"/>
    <w:rsid w:val="00DD3D17"/>
    <w:rsid w:val="00E1255B"/>
    <w:rsid w:val="00E31FC0"/>
    <w:rsid w:val="00EB2644"/>
    <w:rsid w:val="00EC4821"/>
    <w:rsid w:val="00ED07B9"/>
    <w:rsid w:val="00F07371"/>
    <w:rsid w:val="00F34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432D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776</Words>
  <Characters>442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17T08:43:00Z</dcterms:created>
  <dcterms:modified xsi:type="dcterms:W3CDTF">2019-04-17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XsFhWp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